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1D25DC35"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C53728">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4D8BFB87"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adenocorticotrófica (ACTH). Esta substância é, posteriormente, encaminhada para o sangue com a intenção de chegar às glândulas suprarrenais, onde é estimulada a produção de cortisol. </w:t>
      </w:r>
      <w:r w:rsidR="00D3705F">
        <w:t>Também nestas estruturas são sintetizadas catecolaminas, como a adrenalina, noradrenalina e a dopamina</w:t>
      </w:r>
      <w:r w:rsidR="001E5AAD">
        <w:t xml:space="preserve"> que, junto com o cortisol, </w:t>
      </w:r>
      <w:r w:rsidR="00F46F99">
        <w:t>são encaminhados para vários tecidos-alvo</w:t>
      </w:r>
      <w:r w:rsidR="003E4B4E">
        <w:t xml:space="preserve">, de modo a </w:t>
      </w:r>
      <w:r w:rsidR="001E5AAD">
        <w:t>controla</w:t>
      </w:r>
      <w:r w:rsidR="003E4B4E">
        <w:t>r</w:t>
      </w:r>
      <w:r w:rsidR="001E5AAD">
        <w:t xml:space="preserve"> diferentes órgãos ou funções do organismo</w:t>
      </w:r>
      <w:r w:rsidR="00D3705F">
        <w:t xml:space="preserve">.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r w:rsidR="00C53728">
        <w:t xml:space="preserve"> </w:t>
      </w:r>
      <w:r w:rsidR="00C53728">
        <w:fldChar w:fldCharType="begin" w:fldLock="1"/>
      </w:r>
      <w:r w:rsidR="00260607">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fldChar w:fldCharType="separate"/>
      </w:r>
      <w:r w:rsidR="00C53728" w:rsidRPr="00C53728">
        <w:rPr>
          <w:noProof/>
        </w:rPr>
        <w:t>(Marques et al., n.d.; Vindel, 2022)</w:t>
      </w:r>
      <w:r w:rsidR="00C53728">
        <w:fldChar w:fldCharType="end"/>
      </w:r>
      <w:r w:rsidR="007E0A64">
        <w:t>.</w:t>
      </w:r>
    </w:p>
    <w:p w14:paraId="408EF84F" w14:textId="77777777" w:rsidR="007E0A64" w:rsidRDefault="007E0A64" w:rsidP="007E0A64">
      <w:pPr>
        <w:jc w:val="both"/>
      </w:pPr>
    </w:p>
    <w:p w14:paraId="2B43AD60" w14:textId="0863A496" w:rsidR="00616919" w:rsidRDefault="00616919">
      <w:r>
        <w:t>- Stress e depressão</w:t>
      </w:r>
    </w:p>
    <w:p w14:paraId="395E97F8" w14:textId="3AC1741D" w:rsidR="00F34D68" w:rsidRDefault="00C53728">
      <w:r>
        <w:tab/>
        <w:t>Ante</w:t>
      </w:r>
      <w:r w:rsidR="00D3705F">
        <w:t>riorm</w:t>
      </w:r>
      <w:r w:rsidR="001E5AAD">
        <w:t xml:space="preserve">ente fora apresentado como o organismo humano responde perante </w:t>
      </w:r>
      <w:r w:rsidR="00260607">
        <w:t xml:space="preserve">uma ameaça que, de momento, não consegue lidar – através de um ciclo que envolve a produção de cortisol que, e embora esteja sempre presente no corpo, constitui uma hormona do stress e, como tal, aumenta perante esses estados. </w:t>
      </w:r>
      <w:r w:rsidR="00260607" w:rsidRPr="00260607">
        <w:t xml:space="preserve">Porém, quando a situação é muito grave, a chamada </w:t>
      </w:r>
      <w:r w:rsidR="00260607">
        <w:t>“</w:t>
      </w:r>
      <w:r w:rsidR="00260607" w:rsidRPr="00260607">
        <w:t>reação de alarme do hipotálamo</w:t>
      </w:r>
      <w:r w:rsidR="00260607">
        <w:t xml:space="preserve">” </w:t>
      </w:r>
      <w:r w:rsidR="00260607" w:rsidRPr="00260607">
        <w:t>é ativada, libertando não só quantidades maiores de cortisol, mas também de catecolaminas, incluindo a adrenalina, a noradrenalina e a dopamina libertadas na medula suprarrenal</w:t>
      </w:r>
      <w:r w:rsidR="00260607">
        <w:t xml:space="preserve"> </w:t>
      </w:r>
      <w:r w:rsidR="00260607">
        <w:fldChar w:fldCharType="begin" w:fldLock="1"/>
      </w:r>
      <w:r w:rsidR="00260607">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fldChar w:fldCharType="separate"/>
      </w:r>
      <w:r w:rsidR="00260607" w:rsidRPr="00260607">
        <w:rPr>
          <w:noProof/>
        </w:rPr>
        <w:t>(Vindel, 2022)</w:t>
      </w:r>
      <w:r w:rsidR="00260607">
        <w:fldChar w:fldCharType="end"/>
      </w:r>
      <w:r w:rsidR="00260607" w:rsidRPr="00260607">
        <w:t>.</w:t>
      </w:r>
    </w:p>
    <w:p w14:paraId="7B529309" w14:textId="25C50A74" w:rsidR="00517957" w:rsidRDefault="00260607">
      <w:pPr>
        <w:rPr>
          <w:lang w:val="pt-BR"/>
        </w:rPr>
      </w:pPr>
      <w:r>
        <w:tab/>
      </w:r>
      <w:r w:rsidRPr="00260607">
        <w:rPr>
          <w:lang w:val="pt-BR"/>
        </w:rPr>
        <w:t>Se o stress for persistente</w:t>
      </w:r>
      <w:r>
        <w:rPr>
          <w:lang w:val="pt-BR"/>
        </w:rPr>
        <w:t xml:space="preserve">, pode-se atingir um estado de exaustão que, quando sentido pelas pessoas, e tendo em conta que as mesmas costumam vivenciar os sintomas de ativação do stress de </w:t>
      </w:r>
      <w:r>
        <w:rPr>
          <w:lang w:val="pt-BR"/>
        </w:rPr>
        <w:lastRenderedPageBreak/>
        <w:t xml:space="preserve">forma negativa, gera preocupação, ou seja, ansiedade. Por outro lado, o aumento de ansiedade eleva igualmente os estados de exaustão, formando, assim, um círculo vicioso </w:t>
      </w:r>
      <w:r>
        <w:rPr>
          <w:lang w:val="pt-BR"/>
        </w:rPr>
        <w:fldChar w:fldCharType="begin" w:fldLock="1"/>
      </w:r>
      <w:r w:rsidR="00245C25">
        <w:rPr>
          <w:lang w:val="pt-BR"/>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Pr>
          <w:lang w:val="pt-BR"/>
        </w:rPr>
        <w:fldChar w:fldCharType="separate"/>
      </w:r>
      <w:r w:rsidRPr="00260607">
        <w:rPr>
          <w:noProof/>
          <w:lang w:val="pt-BR"/>
        </w:rPr>
        <w:t>(Vindel, 2022)</w:t>
      </w:r>
      <w:r>
        <w:rPr>
          <w:lang w:val="pt-BR"/>
        </w:rPr>
        <w:fldChar w:fldCharType="end"/>
      </w:r>
      <w:r w:rsidR="00245C25">
        <w:rPr>
          <w:lang w:val="pt-BR"/>
        </w:rPr>
        <w:t xml:space="preserve"> que, consequentemente, tem efeitos nocivos para o organismo </w:t>
      </w:r>
      <w:r w:rsidR="00245C25">
        <w:rPr>
          <w:lang w:val="pt-BR"/>
        </w:rPr>
        <w:fldChar w:fldCharType="begin" w:fldLock="1"/>
      </w:r>
      <w:r w:rsidR="00B933BE">
        <w:rPr>
          <w:lang w:val="pt-BR"/>
        </w:rPr>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mendeley":{"formattedCitation":"(Marques et al., n.d.)","plainTextFormattedCitation":"(Marques et al., n.d.)","previouslyFormattedCitation":"(Marques et al., n.d.)"},"properties":{"noteIndex":0},"schema":"https://github.com/citation-style-language/schema/raw/master/csl-citation.json"}</w:instrText>
      </w:r>
      <w:r w:rsidR="00245C25">
        <w:rPr>
          <w:lang w:val="pt-BR"/>
        </w:rPr>
        <w:fldChar w:fldCharType="separate"/>
      </w:r>
      <w:r w:rsidR="00245C25" w:rsidRPr="00245C25">
        <w:rPr>
          <w:noProof/>
          <w:lang w:val="pt-BR"/>
        </w:rPr>
        <w:t>(Marques et al., n.d.)</w:t>
      </w:r>
      <w:r w:rsidR="00245C25">
        <w:rPr>
          <w:lang w:val="pt-BR"/>
        </w:rPr>
        <w:fldChar w:fldCharType="end"/>
      </w:r>
      <w:r>
        <w:rPr>
          <w:lang w:val="pt-BR"/>
        </w:rPr>
        <w:t xml:space="preserve">. </w:t>
      </w:r>
    </w:p>
    <w:p w14:paraId="608BEA26" w14:textId="386FF245" w:rsidR="00517957" w:rsidRDefault="00517957">
      <w:pPr>
        <w:rPr>
          <w:lang w:val="pt-BR"/>
        </w:rPr>
      </w:pPr>
      <w:r>
        <w:rPr>
          <w:lang w:val="pt-BR"/>
        </w:rPr>
        <w:tab/>
        <w:t xml:space="preserve">O sistema nervoso, no entanto, </w:t>
      </w:r>
      <w:r w:rsidR="00F46F99">
        <w:rPr>
          <w:lang w:val="pt-BR"/>
        </w:rPr>
        <w:t xml:space="preserve">possui formas de defesa contra a resposta crónica ao stress, sobretudo em situações de stress emocional – como é o caso do processo de adaptação ou habituação do HPA, o qual consiste na redução da resposta do HPA a um mesmo estímulo stressante contínuo e/ou repetitivo. Abaixo segue-se uma representação esquemática comparativa da resposta normal do HPA com a resposta habituada ao stress crónico. </w:t>
      </w:r>
    </w:p>
    <w:p w14:paraId="56EE4623" w14:textId="1D1E8933" w:rsidR="00F46F99" w:rsidRPr="00260607" w:rsidRDefault="00F46F99" w:rsidP="00F46F99">
      <w:pPr>
        <w:jc w:val="center"/>
        <w:rPr>
          <w:lang w:val="pt-BR"/>
        </w:rPr>
      </w:pPr>
      <w:r>
        <w:rPr>
          <w:noProof/>
          <w:lang w:val="pt-BR"/>
        </w:rPr>
        <w:drawing>
          <wp:inline distT="0" distB="0" distL="0" distR="0" wp14:anchorId="168F5ABD" wp14:editId="6D62C1A5">
            <wp:extent cx="4770296" cy="2356338"/>
            <wp:effectExtent l="0" t="0" r="0" b="6350"/>
            <wp:docPr id="7832126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74897" cy="2358610"/>
                    </a:xfrm>
                    <a:prstGeom prst="rect">
                      <a:avLst/>
                    </a:prstGeom>
                    <a:noFill/>
                  </pic:spPr>
                </pic:pic>
              </a:graphicData>
            </a:graphic>
          </wp:inline>
        </w:drawing>
      </w:r>
    </w:p>
    <w:p w14:paraId="243F204D" w14:textId="77777777" w:rsidR="00D8543C" w:rsidRDefault="00F34D68" w:rsidP="00F46F99">
      <w:r w:rsidRPr="00260607">
        <w:rPr>
          <w:lang w:val="pt-BR"/>
        </w:rPr>
        <w:t xml:space="preserve"> </w:t>
      </w:r>
      <w:r w:rsidR="00F46F99">
        <w:rPr>
          <w:lang w:val="pt-BR"/>
        </w:rPr>
        <w:t xml:space="preserve">Fig.1 - </w:t>
      </w:r>
      <w:r w:rsidR="00F46F99" w:rsidRPr="00F17FF5">
        <w:t>Resposta do HPA ao stress agudo</w:t>
      </w:r>
      <w:r w:rsidR="003E4B4E">
        <w:t xml:space="preserve">, em detrimento do </w:t>
      </w:r>
      <w:r w:rsidR="00F46F99" w:rsidRPr="00F17FF5">
        <w:t>mecanismo de habituação do HPA ao stress crónico</w:t>
      </w:r>
      <w:r w:rsidR="003E4B4E">
        <w:t>. Numa situação de stress agudo, experiencia-se não só um aumento das hormonas de CRH, ACTH e cortisol, como também um aumento da permeabilidade dos tecidos-alvo que, através dos seus recetores glicocorticoides, recebem o cortisol produzido e são, então, monitorizados perante a nova situação de stress. Em contrapartida, e aquando da experiência de stress crónico, os aumentos de CRH, ACTH e cortisol não são tão acentuados, além da sensibilidade dos recetores glicocorticoides se tornar inferior, executando-se, assim, o mecanismo de habituação do HPA</w:t>
      </w:r>
      <w:r w:rsidR="00B933BE">
        <w:t xml:space="preserve"> </w:t>
      </w:r>
      <w:r w:rsidR="00B933BE">
        <w:fldChar w:fldCharType="begin" w:fldLock="1"/>
      </w:r>
      <w:r w:rsidR="009D198F">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rsidR="00B933BE">
        <w:fldChar w:fldCharType="separate"/>
      </w:r>
      <w:r w:rsidR="00B933BE" w:rsidRPr="00B933BE">
        <w:rPr>
          <w:noProof/>
        </w:rPr>
        <w:t>(Rabasa et al., 2015)</w:t>
      </w:r>
      <w:r w:rsidR="00B933BE">
        <w:fldChar w:fldCharType="end"/>
      </w:r>
      <w:r w:rsidR="003E4B4E">
        <w:t xml:space="preserve">. </w:t>
      </w:r>
    </w:p>
    <w:p w14:paraId="01183DAE" w14:textId="77777777" w:rsidR="00D8543C" w:rsidRDefault="00D8543C" w:rsidP="00F46F99"/>
    <w:p w14:paraId="56A8B76F" w14:textId="0D0E22F5" w:rsidR="00F34D68" w:rsidRDefault="009D198F" w:rsidP="00604257">
      <w:pPr>
        <w:ind w:firstLine="708"/>
      </w:pPr>
      <w:r>
        <w:t xml:space="preserve">Esta adaptação, contudo, nem sempre é conseguida, pelo que a ação de um stress sistemático coloca imediatamente o indivíduo em risco de vida </w:t>
      </w:r>
      <w:r>
        <w:fldChar w:fldCharType="begin" w:fldLock="1"/>
      </w:r>
      <w:r w:rsidR="002E6E1C">
        <w:instrText>ADDIN CSL_CITATION {"citationItems":[{"id":"ITEM-1","itemData":{"DOI":"10.1016/J.NEUBIOREV.2015.06.013","ISSN":"1873-7528","PMID":"26112129","abstract":"Repeated exposure to a wide range of stressors differing in nature and intensity results in a reduced response of prototypical stress markers (i.e. plasma levels of ACTH and adrenaline) after an acute challenge with the same (homotypic) stressor. This reduction has been considered to be a habituation-like phenomenon. However, direct experimental evidence for this assumption is scarce. In the present work we demonstrate in adult male rats that adaptation of the hypothalamus-pituitary-adrenal (HPA) axis to repeated stress does not follow some of the critical rules of habituation. Briefly, adaptation was stronger and faster with more severe stressors, maximally observed even with a single exposure to severe stressors, extremely long-lasting, negatively related to the interval between the exposures and positively related to the length of daily exposure. We offer a new theoretical view to explain adaptation to daily repeated stress.","author":[{"dropping-particle":"","family":"Rabasa","given":"Cristina","non-dropping-particle":"","parse-names":false,"suffix":""},{"dropping-particle":"","family":"Gagliano","given":"Humberto","non-dropping-particle":"","parse-names":false,"suffix":""},{"dropping-particle":"","family":"Pastor-Ciurana","given":"Jordi","non-dropping-particle":"","parse-names":false,"suffix":""},{"dropping-particle":"","family":"Fuentes","given":"Silvia","non-dropping-particle":"","parse-names":false,"suffix":""},{"dropping-particle":"","family":"Belda","given":"Xavier","non-dropping-particle":"","parse-names":false,"suffix":""},{"dropping-particle":"","family":"Nadal","given":"Roser","non-dropping-particle":"","parse-names":false,"suffix":""},{"dropping-particle":"","family":"Armario","given":"Antonio","non-dropping-particle":"","parse-names":false,"suffix":""}],"container-title":"Neuroscience and biobehavioral reviews","id":"ITEM-1","issued":{"date-parts":[["2015","7","4"]]},"page":"35-49","publisher":"Neurosci Biobehav Rev","title":"Adaptation of the hypothalamus-pituitary-adrenal axis to daily repeated stress does not follow the rules of habituation: A new perspective","type":"article-journal","volume":"56"},"uris":["http://www.mendeley.com/documents/?uuid=8aa23b1e-d847-32c6-a15d-623d97ea4745"]}],"mendeley":{"formattedCitation":"(Rabasa et al., 2015)","plainTextFormattedCitation":"(Rabasa et al., 2015)","previouslyFormattedCitation":"(Rabasa et al., 2015)"},"properties":{"noteIndex":0},"schema":"https://github.com/citation-style-language/schema/raw/master/csl-citation.json"}</w:instrText>
      </w:r>
      <w:r>
        <w:fldChar w:fldCharType="separate"/>
      </w:r>
      <w:r w:rsidRPr="009D198F">
        <w:rPr>
          <w:noProof/>
        </w:rPr>
        <w:t>(Rabasa et al., 2015)</w:t>
      </w:r>
      <w:r>
        <w:fldChar w:fldCharType="end"/>
      </w:r>
      <w:r w:rsidR="006B6931">
        <w:t xml:space="preserve">, para além de que este mecanismo, quando executado, não resolve a longa prevalência do cortisol no organismo – apesar da estimulação crónica do HPA promover aumentos hormonais menos acentuados e uma menor captação de cortisol por parte dos tecidos-alvo, o cortisol, ainda assim, continua em elevadas quantidades no organismo e não é escoado. Isto, pode, a longo prazo, provocar efeitos </w:t>
      </w:r>
      <w:r w:rsidR="006B6931" w:rsidRPr="00F17FF5">
        <w:t xml:space="preserve">deletérios </w:t>
      </w:r>
      <w:r w:rsidR="006B6931">
        <w:t>ao organismo</w:t>
      </w:r>
      <w:r w:rsidR="006B6931">
        <w:t xml:space="preserve"> </w:t>
      </w:r>
      <w:r w:rsidR="006B6931">
        <w:fldChar w:fldCharType="begin" w:fldLock="1"/>
      </w:r>
      <w:r w:rsidR="006B6931">
        <w:instrText>ADDIN CSL_CITATION {"citationItems":[{"id":"ITEM-1","itemData":{"DOI":"10.1007/S12020-015-0687-6","ISSN":"1559-0100","PMID":"26206752","abstract":"It is not clear if higher levels of cardiorespiratory fitness are associated with lower hypothalamo-pituitary adrenal (HPA) axis and sympatho-adrenal medullary (SAM) system reactivity to psychological stress in women. The association between cardio-metabolic risk markers and acute physiological responses to psychological stress in women who differ in their cardiorespiratory fitness status has also not been investigated. Women with high (n = 22) and low (n = 22) levels of fitness aged 30–50 years (in the mid-follicular phase of the menstrual cycle) were subjected to a Trier Social Stress Test (TSST) at 1500 h. Plasma concentrations of cortisol, adrenaline (Adr), noradrenaline (NA), and dopamine (DA) were measured in samples collected every 7–15 min from 1400 to 1700 h. Heart rate and blood pressure were measured at the same time points. Low-fit women had elevated serum triglyceride, cholesterol/HDL ratio, fasting glucose, and HOMA-IR levels compared with high-fit women. While cortisol, Adr, NA, HR, and blood pressure all demonstrated a significant response to the TSST, the responses of these variables did not differ significantly between high- and low-fit women in response to the TSST. Dopamine reactivity was significantly higher in the low-fit women compared with high-fit women. There was also a significant negative correlation between VO2 max and DA reactivity. These findings suggest that, for low-fit women aged 30–50 years, the response of HPA axis and SAM system to a potent acute psychological stressor is not compromised compared to that in high-fit women.","author":[{"dropping-particle":"","family":"Jayasinghe","given":"Sisitha U.","non-dropping-particle":"","parse-names":false,"suffix":""},{"dropping-particle":"","family":"Lambert","given":"Gavin W.","non-dropping-particle":"","parse-names":false,"suffix":""},{"dropping-particle":"","family":"Torres","given":"Susan J.","non-dropping-particle":"","parse-names":false,"suffix":""},{"dropping-particle":"","family":"Fraser","given":"Steve F.","non-dropping-particle":"","parse-names":false,"suffix":""},{"dropping-particle":"","family":"Eikelis","given":"Nina","non-dropping-particle":"","parse-names":false,"suffix":""},{"dropping-particle":"","family":"Turner","given":"Anne I.","non-dropping-particle":"","parse-names":false,"suffix":""}],"container-title":"Endocrine","id":"ITEM-1","issue":"2","issued":{"date-parts":[["2016","2","1"]]},"page":"369-379","publisher":"Endocrine","title":"Hypothalamo-pituitary adrenal axis and sympatho-adrenal medullary system responses to psychological stress were not attenuated in women with elevated physical fitness levels","type":"article-journal","volume":"51"},"uris":["http://www.mendeley.com/documents/?uuid=bcd787db-63cc-3ae5-aef6-9e5a87a74e63"]}],"mendeley":{"formattedCitation":"(Jayasinghe et al., 2016)","plainTextFormattedCitation":"(Jayasinghe et al., 2016)","previouslyFormattedCitation":"(Jayasinghe et al., 2016)"},"properties":{"noteIndex":0},"schema":"https://github.com/citation-style-language/schema/raw/master/csl-citation.json"}</w:instrText>
      </w:r>
      <w:r w:rsidR="006B6931">
        <w:fldChar w:fldCharType="separate"/>
      </w:r>
      <w:r w:rsidR="006B6931" w:rsidRPr="001A6414">
        <w:rPr>
          <w:noProof/>
        </w:rPr>
        <w:t>(Jayasinghe et al., 2016)</w:t>
      </w:r>
      <w:r w:rsidR="006B6931">
        <w:fldChar w:fldCharType="end"/>
      </w:r>
      <w:r w:rsidR="002E6E1C">
        <w:t xml:space="preserve"> – entre eles, a redução do volume do hipocampo, a estrutura cerebral envolvida nos processos de cognição, emoções, afeto e memória, tornando-se num fator importante no aparecimento da depressão </w:t>
      </w:r>
      <w:r w:rsidR="002E6E1C">
        <w:fldChar w:fldCharType="begin" w:fldLock="1"/>
      </w:r>
      <w:r w:rsidR="00BA1C85">
        <w:instrText>ADDIN CSL_CITATION {"citationItems":[{"id":"ITEM-1","itemData":{"author":[{"dropping-particle":"","family":"Moica","given":"Theodor","non-dropping-particle":"","parse-names":false,"suffix":""},{"dropping-particle":"","family":"Gligor","given":"Adrian","non-dropping-particle":"","parse-names":false,"suffix":""},{"dropping-particle":"","family":"Moica","given":"Sorina","non-dropping-particle":"","parse-names":false,"suffix":""}],"id":"ITEM-1","issued":{"date-parts":[["2015"]]},"title":"The relationship between cortisol and the hippocampal volume in depressed patients – a MRI pilot study","type":"article-journal"},"uris":["http://www.mendeley.com/documents/?uuid=7dbc0d8f-2b5c-4345-8e59-f4b7fb27a2ad"]}],"mendeley":{"formattedCitation":"(Moica et al., 2015)","plainTextFormattedCitation":"(Moica et al., 2015)","previouslyFormattedCitation":"(Moica et al., 2015)"},"properties":{"noteIndex":0},"schema":"https://github.com/citation-style-language/schema/raw/master/csl-citation.json"}</w:instrText>
      </w:r>
      <w:r w:rsidR="002E6E1C">
        <w:fldChar w:fldCharType="separate"/>
      </w:r>
      <w:r w:rsidR="002E6E1C" w:rsidRPr="002E6E1C">
        <w:rPr>
          <w:noProof/>
        </w:rPr>
        <w:t>(Moica et al., 2015)</w:t>
      </w:r>
      <w:r w:rsidR="002E6E1C">
        <w:fldChar w:fldCharType="end"/>
      </w:r>
      <w:r w:rsidR="00BA1C85">
        <w:t xml:space="preserve">. A nível neurobiológico, e dado o prolongamento das reações emocionais, como o medo e irritabilidade, e do stress, a ocorrência do processo especificado previamente neste parágrafo promove a diminuição do humor do sujeito e elevação de reações de tristeza </w:t>
      </w:r>
      <w:r w:rsidR="00BA1C85">
        <w:fldChar w:fldCharType="begin" w:fldLock="1"/>
      </w:r>
      <w:r w:rsidR="00BA1C85">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sidR="00BA1C85">
        <w:fldChar w:fldCharType="separate"/>
      </w:r>
      <w:r w:rsidR="00BA1C85" w:rsidRPr="00BA1C85">
        <w:rPr>
          <w:noProof/>
        </w:rPr>
        <w:t>(Vindel, 2022)</w:t>
      </w:r>
      <w:r w:rsidR="00BA1C85">
        <w:fldChar w:fldCharType="end"/>
      </w:r>
      <w:r w:rsidR="002E6E1C">
        <w:t>.</w:t>
      </w:r>
    </w:p>
    <w:p w14:paraId="61ECD2BB" w14:textId="3D049D22" w:rsidR="00604257" w:rsidRPr="00604257" w:rsidRDefault="00604257" w:rsidP="00604257">
      <w:pPr>
        <w:keepNext/>
        <w:keepLines/>
        <w:spacing w:before="240" w:after="0"/>
        <w:outlineLvl w:val="0"/>
        <w:rPr>
          <w:rFonts w:ascii="Broadway" w:eastAsiaTheme="majorEastAsia" w:hAnsi="Broadway" w:cstheme="majorBidi"/>
          <w:sz w:val="36"/>
          <w:szCs w:val="36"/>
        </w:rPr>
      </w:pPr>
      <w:bookmarkStart w:id="0" w:name="_Toc125633735"/>
      <w:r w:rsidRPr="00662943">
        <w:rPr>
          <w:rFonts w:ascii="Broadway" w:eastAsiaTheme="majorEastAsia" w:hAnsi="Broadway" w:cstheme="majorBidi"/>
          <w:sz w:val="36"/>
          <w:szCs w:val="36"/>
        </w:rPr>
        <w:lastRenderedPageBreak/>
        <w:t>Depressão</w:t>
      </w:r>
      <w:bookmarkEnd w:id="0"/>
    </w:p>
    <w:p w14:paraId="0611CBD8" w14:textId="77777777" w:rsidR="00604257" w:rsidRDefault="00604257" w:rsidP="00604257">
      <w:pPr>
        <w:keepNext/>
        <w:keepLines/>
        <w:numPr>
          <w:ilvl w:val="1"/>
          <w:numId w:val="2"/>
        </w:numPr>
        <w:spacing w:before="40" w:after="0"/>
        <w:outlineLvl w:val="1"/>
        <w:rPr>
          <w:rFonts w:eastAsiaTheme="majorEastAsia" w:cstheme="minorHAnsi"/>
          <w:sz w:val="28"/>
          <w:szCs w:val="28"/>
        </w:rPr>
      </w:pPr>
      <w:bookmarkStart w:id="1" w:name="_Toc125389026"/>
      <w:bookmarkStart w:id="2" w:name="_Toc125633736"/>
      <w:r w:rsidRPr="00662943">
        <w:rPr>
          <w:rFonts w:eastAsiaTheme="majorEastAsia" w:cstheme="minorHAnsi"/>
          <w:sz w:val="28"/>
          <w:szCs w:val="28"/>
        </w:rPr>
        <w:t>Epidemiologia</w:t>
      </w:r>
      <w:bookmarkEnd w:id="1"/>
      <w:bookmarkEnd w:id="2"/>
    </w:p>
    <w:p w14:paraId="36AFE29F" w14:textId="77777777" w:rsidR="00604257" w:rsidRPr="00662943" w:rsidRDefault="00604257" w:rsidP="00604257">
      <w:pPr>
        <w:ind w:firstLine="360"/>
        <w:jc w:val="both"/>
        <w:rPr>
          <w:sz w:val="24"/>
          <w:szCs w:val="24"/>
        </w:rPr>
      </w:pPr>
      <w:r w:rsidRPr="00662943">
        <w:rPr>
          <w:sz w:val="24"/>
          <w:szCs w:val="24"/>
        </w:rPr>
        <w:t xml:space="preserve">A perturbação depressiva é uma doença mental muito frequente, pertencente ao grupo das perturbações do humor. O humor é um sentimento generalizado e sustentado, que é vivenciado internamente e que influencia o comportamento e perceção do mundo de um sujeito. O humor pode ser eutímico, ou seja, normal, elevado ou deprimido. Doentes portadores de uma perturbação do humor experienciam um estado de humor elevado, o que é designado por mania, ou deprimido, o que ocorre de forma persistente, com sofrimento acentuado do doente e prejuízo no seu funcionamento interpessoal, social ou ocupacional </w:t>
      </w:r>
      <w:sdt>
        <w:sdtPr>
          <w:rPr>
            <w:sz w:val="24"/>
            <w:szCs w:val="24"/>
          </w:rPr>
          <w:tag w:val="MENDELEY_CITATION_v3_eyJjaXRhdGlvbklEIjoiTUVOREVMRVlfQ0lUQVRJT05fNjc1OWZkMDItN2YyMy00NWRiLThhMzEtMjdhYmUyOWFjM2Ix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471104685"/>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1495B745" w14:textId="77777777" w:rsidR="00604257" w:rsidRPr="00662943" w:rsidRDefault="00604257" w:rsidP="00604257">
      <w:pPr>
        <w:ind w:firstLine="360"/>
        <w:jc w:val="both"/>
        <w:rPr>
          <w:color w:val="FF0000"/>
          <w:sz w:val="24"/>
          <w:szCs w:val="24"/>
        </w:rPr>
      </w:pPr>
      <w:r w:rsidRPr="00662943">
        <w:rPr>
          <w:sz w:val="24"/>
          <w:szCs w:val="24"/>
        </w:rPr>
        <w:t xml:space="preserve">Existem vários tipos de perturbações do humor – neste caso, será dado destaque à depressão </w:t>
      </w:r>
      <w:r w:rsidRPr="00662943">
        <w:rPr>
          <w:i/>
          <w:iCs/>
          <w:sz w:val="24"/>
          <w:szCs w:val="24"/>
        </w:rPr>
        <w:t>major</w:t>
      </w:r>
      <w:r w:rsidRPr="00662943">
        <w:rPr>
          <w:sz w:val="24"/>
          <w:szCs w:val="24"/>
        </w:rPr>
        <w:t xml:space="preserve">, na qual advêm apenas episódios depressivos. Esta perturbação psiquiátrica é muito frequente, afetando anualmente cerca de 10% da população. Dados da Organização Mundial da Saúde sugerem que cerca de 120 milhões de pessoas no mundo inteiro sofrem de depressão, sendo que a doença é a principal causa de invalidez e uma das razões mais frequentes de baixa laboral </w:t>
      </w:r>
      <w:sdt>
        <w:sdtPr>
          <w:rPr>
            <w:sz w:val="24"/>
            <w:szCs w:val="24"/>
          </w:rPr>
          <w:tag w:val="MENDELEY_CITATION_v3_eyJjaXRhdGlvbklEIjoiTUVOREVMRVlfQ0lUQVRJT05fZDkwMzA4NTAtZjM5Ny00M2NhLTg0YjgtNTg3YjQ4YTA4ZmIw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598637233"/>
          <w:placeholder>
            <w:docPart w:val="B72C532883FD498583D37EB9F9A59106"/>
          </w:placeholder>
        </w:sdtPr>
        <w:sdtContent>
          <w:r>
            <w:rPr>
              <w:rFonts w:eastAsia="Times New Roman"/>
            </w:rPr>
            <w:t>(Saraiva &amp; Cerejeira, 2014)</w:t>
          </w:r>
        </w:sdtContent>
      </w:sdt>
      <w:r w:rsidRPr="00662943">
        <w:rPr>
          <w:sz w:val="24"/>
          <w:szCs w:val="24"/>
        </w:rPr>
        <w:t xml:space="preserve">. Esta prevê que, até ao ano de 2030, a depressão será a principal causa de incapacidade em todo o mundo </w:t>
      </w:r>
      <w:sdt>
        <w:sdtPr>
          <w:rPr>
            <w:color w:val="000000"/>
            <w:sz w:val="24"/>
            <w:szCs w:val="24"/>
          </w:rPr>
          <w:tag w:val="MENDELEY_CITATION_v3_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"/>
          <w:id w:val="-505202574"/>
          <w:placeholder>
            <w:docPart w:val="B72C532883FD498583D37EB9F9A59106"/>
          </w:placeholder>
        </w:sdtPr>
        <w:sdtContent>
          <w:r w:rsidRPr="00DC35BE">
            <w:rPr>
              <w:color w:val="000000"/>
              <w:sz w:val="24"/>
              <w:szCs w:val="24"/>
            </w:rPr>
            <w:t>(Centre for Suicide Prevention, 2015)</w:t>
          </w:r>
        </w:sdtContent>
      </w:sdt>
      <w:r w:rsidRPr="00662943">
        <w:rPr>
          <w:sz w:val="24"/>
          <w:szCs w:val="24"/>
        </w:rPr>
        <w:t>.</w:t>
      </w:r>
    </w:p>
    <w:p w14:paraId="4EA48CCF" w14:textId="77777777" w:rsidR="00604257" w:rsidRPr="00662943" w:rsidRDefault="00604257" w:rsidP="00604257">
      <w:pPr>
        <w:ind w:firstLine="360"/>
        <w:jc w:val="both"/>
        <w:rPr>
          <w:sz w:val="24"/>
          <w:szCs w:val="24"/>
        </w:rPr>
      </w:pPr>
      <w:r w:rsidRPr="00662943">
        <w:rPr>
          <w:sz w:val="24"/>
          <w:szCs w:val="24"/>
        </w:rPr>
        <w:t xml:space="preserve">Dependendo do país, as prevalências de depressão </w:t>
      </w:r>
      <w:r w:rsidRPr="00662943">
        <w:rPr>
          <w:i/>
          <w:iCs/>
          <w:sz w:val="24"/>
          <w:szCs w:val="24"/>
        </w:rPr>
        <w:t xml:space="preserve">major </w:t>
      </w:r>
      <w:r w:rsidRPr="00662943">
        <w:rPr>
          <w:sz w:val="24"/>
          <w:szCs w:val="24"/>
        </w:rPr>
        <w:t xml:space="preserve">durante a vida na população rondam entre os 4,9% e os 17,1%; no caso de Portugal, cerca de 8% dos indivíduos sofrem desta patologia. Relativamente ao género, a prevalência é superior nas mulheres do que nos homens, sendo a proporção correspondente a 2:1. Relativamente ao estado civil, a depressão é mais comum em pessoas sem relacionamentos interpessoais íntimos, nomeadamente em pessoas divorciadas ou superadas e solteiras </w:t>
      </w:r>
      <w:sdt>
        <w:sdtPr>
          <w:rPr>
            <w:sz w:val="24"/>
            <w:szCs w:val="24"/>
          </w:rPr>
          <w:tag w:val="MENDELEY_CITATION_v3_eyJjaXRhdGlvbklEIjoiTUVOREVMRVlfQ0lUQVRJT05fNjIxMWRjMTctM2ViYy00MzY1LTk3MjUtNjdhZjEwODUzYmE0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1569101886"/>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19BACAA0" w14:textId="77777777" w:rsidR="00604257" w:rsidRPr="00662943" w:rsidRDefault="00604257" w:rsidP="00604257">
      <w:pPr>
        <w:ind w:firstLine="360"/>
        <w:jc w:val="both"/>
        <w:rPr>
          <w:sz w:val="24"/>
          <w:szCs w:val="24"/>
        </w:rPr>
      </w:pPr>
      <w:r w:rsidRPr="00662943">
        <w:rPr>
          <w:sz w:val="24"/>
          <w:szCs w:val="24"/>
        </w:rPr>
        <w:t xml:space="preserve">A mais grave consequência do não tratamento da depressão é o suicídio, uma vez que a maioria dos suicídios ocorre em contexto de depressão, sendo este responsável pela morte de mais de mil mortes anualmente em Portugal </w:t>
      </w:r>
      <w:sdt>
        <w:sdtPr>
          <w:rPr>
            <w:sz w:val="24"/>
            <w:szCs w:val="24"/>
          </w:rPr>
          <w:tag w:val="MENDELEY_CITATION_v3_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"/>
          <w:id w:val="367347767"/>
          <w:placeholder>
            <w:docPart w:val="B72C532883FD498583D37EB9F9A59106"/>
          </w:placeholder>
        </w:sdtPr>
        <w:sdtContent>
          <w:r>
            <w:rPr>
              <w:rFonts w:eastAsia="Times New Roman"/>
            </w:rPr>
            <w:t>(Saraiva &amp; Cerejeira, 2014)</w:t>
          </w:r>
        </w:sdtContent>
      </w:sdt>
      <w:r w:rsidRPr="00662943">
        <w:rPr>
          <w:sz w:val="24"/>
          <w:szCs w:val="24"/>
        </w:rPr>
        <w:t xml:space="preserve">. </w:t>
      </w:r>
    </w:p>
    <w:p w14:paraId="2DFC2568" w14:textId="77777777" w:rsidR="00604257" w:rsidRPr="00662943" w:rsidRDefault="00604257" w:rsidP="00604257">
      <w:pPr>
        <w:jc w:val="both"/>
        <w:rPr>
          <w:sz w:val="24"/>
          <w:szCs w:val="24"/>
        </w:rPr>
      </w:pPr>
    </w:p>
    <w:p w14:paraId="3D33D2FC" w14:textId="77777777" w:rsidR="00604257" w:rsidRPr="00662943" w:rsidRDefault="00604257" w:rsidP="00604257">
      <w:pPr>
        <w:keepNext/>
        <w:keepLines/>
        <w:numPr>
          <w:ilvl w:val="1"/>
          <w:numId w:val="2"/>
        </w:numPr>
        <w:spacing w:before="40" w:after="0"/>
        <w:outlineLvl w:val="1"/>
        <w:rPr>
          <w:rFonts w:eastAsiaTheme="majorEastAsia" w:cstheme="minorHAnsi"/>
          <w:sz w:val="28"/>
          <w:szCs w:val="28"/>
        </w:rPr>
      </w:pPr>
      <w:bookmarkStart w:id="3" w:name="_Toc125389027"/>
      <w:bookmarkStart w:id="4" w:name="_Toc125633737"/>
      <w:r w:rsidRPr="00662943">
        <w:rPr>
          <w:rFonts w:eastAsiaTheme="majorEastAsia" w:cstheme="minorHAnsi"/>
          <w:sz w:val="28"/>
          <w:szCs w:val="28"/>
        </w:rPr>
        <w:t>Sintomatologia</w:t>
      </w:r>
      <w:bookmarkEnd w:id="3"/>
      <w:bookmarkEnd w:id="4"/>
    </w:p>
    <w:p w14:paraId="0831DCF9" w14:textId="77777777" w:rsidR="00604257" w:rsidRPr="00662943" w:rsidRDefault="00604257" w:rsidP="00604257">
      <w:pPr>
        <w:jc w:val="both"/>
        <w:rPr>
          <w:sz w:val="24"/>
          <w:szCs w:val="24"/>
        </w:rPr>
      </w:pPr>
      <w:r w:rsidRPr="00662943">
        <w:rPr>
          <w:sz w:val="24"/>
          <w:szCs w:val="24"/>
        </w:rPr>
        <w:t xml:space="preserve">        Para uma entidade ser diagnosticada com depressão </w:t>
      </w:r>
      <w:r w:rsidRPr="00662943">
        <w:rPr>
          <w:i/>
          <w:iCs/>
          <w:sz w:val="24"/>
          <w:szCs w:val="24"/>
        </w:rPr>
        <w:t>major</w:t>
      </w:r>
      <w:r w:rsidRPr="00662943">
        <w:rPr>
          <w:sz w:val="24"/>
          <w:szCs w:val="24"/>
        </w:rPr>
        <w:t xml:space="preserve"> têm de ser verificados por um especialista 5 dos 9 sintomas seguintes, sendo obrigatória a inclusão de pelo menos um destes – “humor deprimido” ou “anedonia”</w:t>
      </w:r>
      <w:sdt>
        <w:sdtPr>
          <w:rPr>
            <w:color w:val="000000"/>
            <w:sz w:val="24"/>
            <w:szCs w:val="24"/>
          </w:rPr>
          <w:tag w:val="MENDELEY_CITATION_v3_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"/>
          <w:id w:val="1784152934"/>
          <w:placeholder>
            <w:docPart w:val="B72C532883FD498583D37EB9F9A59106"/>
          </w:placeholder>
        </w:sdtPr>
        <w:sdtContent>
          <w:r>
            <w:rPr>
              <w:rFonts w:eastAsia="Times New Roman"/>
            </w:rPr>
            <w:t>(Abreu, 2006, Saraiva &amp; Cerejeira, 2014)</w:t>
          </w:r>
        </w:sdtContent>
      </w:sdt>
      <w:r w:rsidRPr="00662943">
        <w:rPr>
          <w:sz w:val="24"/>
          <w:szCs w:val="24"/>
        </w:rPr>
        <w:t>:</w:t>
      </w:r>
    </w:p>
    <w:p w14:paraId="7BF7049C" w14:textId="77777777" w:rsidR="00604257" w:rsidRPr="00662943" w:rsidRDefault="00604257" w:rsidP="00604257">
      <w:pPr>
        <w:numPr>
          <w:ilvl w:val="1"/>
          <w:numId w:val="1"/>
        </w:numPr>
        <w:contextualSpacing/>
        <w:jc w:val="both"/>
        <w:rPr>
          <w:sz w:val="24"/>
          <w:szCs w:val="24"/>
        </w:rPr>
      </w:pPr>
      <w:r w:rsidRPr="00662943">
        <w:rPr>
          <w:sz w:val="24"/>
          <w:szCs w:val="24"/>
        </w:rPr>
        <w:t>Humor deprimido;</w:t>
      </w:r>
    </w:p>
    <w:p w14:paraId="4E78D1CD" w14:textId="77777777" w:rsidR="00604257" w:rsidRPr="00662943" w:rsidRDefault="00604257" w:rsidP="00604257">
      <w:pPr>
        <w:ind w:left="1440"/>
        <w:contextualSpacing/>
        <w:jc w:val="both"/>
        <w:rPr>
          <w:sz w:val="24"/>
          <w:szCs w:val="24"/>
        </w:rPr>
      </w:pPr>
    </w:p>
    <w:p w14:paraId="0C158C81" w14:textId="77777777" w:rsidR="00604257" w:rsidRPr="00662943" w:rsidRDefault="00604257" w:rsidP="00604257">
      <w:pPr>
        <w:numPr>
          <w:ilvl w:val="1"/>
          <w:numId w:val="1"/>
        </w:numPr>
        <w:contextualSpacing/>
        <w:jc w:val="both"/>
        <w:rPr>
          <w:sz w:val="24"/>
          <w:szCs w:val="24"/>
        </w:rPr>
      </w:pPr>
      <w:r w:rsidRPr="00662943">
        <w:rPr>
          <w:sz w:val="24"/>
          <w:szCs w:val="24"/>
        </w:rPr>
        <w:t>Anedonia, isto é, perda de interesse e de prazer nas atividades do dia a dia;</w:t>
      </w:r>
    </w:p>
    <w:p w14:paraId="31BBDAF9" w14:textId="77777777" w:rsidR="00604257" w:rsidRPr="00662943" w:rsidRDefault="00604257" w:rsidP="00604257">
      <w:pPr>
        <w:ind w:left="1440"/>
        <w:contextualSpacing/>
        <w:jc w:val="both"/>
        <w:rPr>
          <w:sz w:val="24"/>
          <w:szCs w:val="24"/>
        </w:rPr>
      </w:pPr>
    </w:p>
    <w:p w14:paraId="0ECC5F72" w14:textId="77777777" w:rsidR="00604257" w:rsidRPr="00662943" w:rsidRDefault="00604257" w:rsidP="00604257">
      <w:pPr>
        <w:numPr>
          <w:ilvl w:val="1"/>
          <w:numId w:val="1"/>
        </w:numPr>
        <w:contextualSpacing/>
        <w:jc w:val="both"/>
        <w:rPr>
          <w:sz w:val="24"/>
          <w:szCs w:val="24"/>
        </w:rPr>
      </w:pPr>
      <w:r w:rsidRPr="00662943">
        <w:rPr>
          <w:sz w:val="24"/>
          <w:szCs w:val="24"/>
        </w:rPr>
        <w:t>Alterações na atividade motora, como a lentificação no pensamento e discurso e nos movimentos corporais;</w:t>
      </w:r>
    </w:p>
    <w:p w14:paraId="51765BD9" w14:textId="77777777" w:rsidR="00604257" w:rsidRDefault="00604257" w:rsidP="00604257">
      <w:pPr>
        <w:numPr>
          <w:ilvl w:val="1"/>
          <w:numId w:val="1"/>
        </w:numPr>
        <w:contextualSpacing/>
        <w:jc w:val="both"/>
        <w:rPr>
          <w:sz w:val="24"/>
          <w:szCs w:val="24"/>
        </w:rPr>
        <w:sectPr w:rsidR="00604257" w:rsidSect="009D1708">
          <w:pgSz w:w="12240" w:h="15840"/>
          <w:pgMar w:top="1440" w:right="1440" w:bottom="1440" w:left="1440" w:header="720" w:footer="720" w:gutter="0"/>
          <w:cols w:space="720"/>
          <w:titlePg/>
          <w:docGrid w:linePitch="360"/>
        </w:sectPr>
      </w:pPr>
    </w:p>
    <w:p w14:paraId="44AE7FF4" w14:textId="77777777" w:rsidR="00604257" w:rsidRPr="00662943" w:rsidRDefault="00604257" w:rsidP="00604257">
      <w:pPr>
        <w:numPr>
          <w:ilvl w:val="1"/>
          <w:numId w:val="1"/>
        </w:numPr>
        <w:contextualSpacing/>
        <w:jc w:val="both"/>
        <w:rPr>
          <w:sz w:val="24"/>
          <w:szCs w:val="24"/>
        </w:rPr>
      </w:pPr>
      <w:r w:rsidRPr="00662943">
        <w:rPr>
          <w:sz w:val="24"/>
          <w:szCs w:val="24"/>
        </w:rPr>
        <w:lastRenderedPageBreak/>
        <w:t>Falta de energia;</w:t>
      </w:r>
    </w:p>
    <w:p w14:paraId="756F9199" w14:textId="77777777" w:rsidR="00604257" w:rsidRPr="00662943" w:rsidRDefault="00604257" w:rsidP="00604257">
      <w:pPr>
        <w:ind w:left="1440"/>
        <w:contextualSpacing/>
        <w:jc w:val="both"/>
        <w:rPr>
          <w:sz w:val="24"/>
          <w:szCs w:val="24"/>
        </w:rPr>
      </w:pPr>
    </w:p>
    <w:p w14:paraId="5431923E" w14:textId="77777777" w:rsidR="00604257" w:rsidRPr="00662943" w:rsidRDefault="00604257" w:rsidP="00604257">
      <w:pPr>
        <w:numPr>
          <w:ilvl w:val="1"/>
          <w:numId w:val="1"/>
        </w:numPr>
        <w:contextualSpacing/>
        <w:jc w:val="both"/>
        <w:rPr>
          <w:sz w:val="24"/>
          <w:szCs w:val="24"/>
        </w:rPr>
      </w:pPr>
      <w:r w:rsidRPr="00662943">
        <w:rPr>
          <w:sz w:val="24"/>
          <w:szCs w:val="24"/>
        </w:rPr>
        <w:t>Alterações no sono, havendo insónia ou hipersónia quase todos os dias;</w:t>
      </w:r>
    </w:p>
    <w:p w14:paraId="0CC43183" w14:textId="77777777" w:rsidR="00604257" w:rsidRPr="00662943" w:rsidRDefault="00604257" w:rsidP="00604257">
      <w:pPr>
        <w:ind w:left="1440"/>
        <w:contextualSpacing/>
        <w:jc w:val="both"/>
        <w:rPr>
          <w:sz w:val="24"/>
          <w:szCs w:val="24"/>
        </w:rPr>
      </w:pPr>
    </w:p>
    <w:p w14:paraId="5DAC3206" w14:textId="77777777" w:rsidR="00604257" w:rsidRPr="00662943" w:rsidRDefault="00604257" w:rsidP="00604257">
      <w:pPr>
        <w:numPr>
          <w:ilvl w:val="1"/>
          <w:numId w:val="1"/>
        </w:numPr>
        <w:contextualSpacing/>
        <w:jc w:val="both"/>
        <w:rPr>
          <w:sz w:val="24"/>
          <w:szCs w:val="24"/>
        </w:rPr>
      </w:pPr>
      <w:r w:rsidRPr="00662943">
        <w:rPr>
          <w:sz w:val="24"/>
          <w:szCs w:val="24"/>
        </w:rPr>
        <w:t>Distorções cognitivas, como o vivenciamento de sentimentos de inutilidade ou culpa;</w:t>
      </w:r>
    </w:p>
    <w:p w14:paraId="3207FC4D" w14:textId="77777777" w:rsidR="00604257" w:rsidRPr="00662943" w:rsidRDefault="00604257" w:rsidP="00604257">
      <w:pPr>
        <w:ind w:left="1440"/>
        <w:contextualSpacing/>
        <w:jc w:val="both"/>
        <w:rPr>
          <w:sz w:val="24"/>
          <w:szCs w:val="24"/>
        </w:rPr>
      </w:pPr>
    </w:p>
    <w:p w14:paraId="7766F3EE" w14:textId="77777777" w:rsidR="00604257" w:rsidRPr="00662943" w:rsidRDefault="00604257" w:rsidP="00604257">
      <w:pPr>
        <w:numPr>
          <w:ilvl w:val="1"/>
          <w:numId w:val="1"/>
        </w:numPr>
        <w:contextualSpacing/>
        <w:jc w:val="both"/>
        <w:rPr>
          <w:sz w:val="24"/>
          <w:szCs w:val="24"/>
        </w:rPr>
      </w:pPr>
      <w:r w:rsidRPr="00662943">
        <w:rPr>
          <w:sz w:val="24"/>
          <w:szCs w:val="24"/>
        </w:rPr>
        <w:t>Alterações cognitivas, tais como dificuldades de concentração e tomada de decisão;</w:t>
      </w:r>
    </w:p>
    <w:p w14:paraId="43A8E91F" w14:textId="77777777" w:rsidR="00604257" w:rsidRPr="00662943" w:rsidRDefault="00604257" w:rsidP="00604257">
      <w:pPr>
        <w:ind w:left="1440"/>
        <w:contextualSpacing/>
        <w:jc w:val="both"/>
        <w:rPr>
          <w:sz w:val="24"/>
          <w:szCs w:val="24"/>
        </w:rPr>
      </w:pPr>
    </w:p>
    <w:p w14:paraId="4204273F" w14:textId="77777777" w:rsidR="00604257" w:rsidRPr="00662943" w:rsidRDefault="00604257" w:rsidP="00604257">
      <w:pPr>
        <w:numPr>
          <w:ilvl w:val="1"/>
          <w:numId w:val="1"/>
        </w:numPr>
        <w:contextualSpacing/>
        <w:jc w:val="both"/>
        <w:rPr>
          <w:sz w:val="24"/>
          <w:szCs w:val="24"/>
        </w:rPr>
      </w:pPr>
      <w:r w:rsidRPr="00662943">
        <w:rPr>
          <w:sz w:val="24"/>
          <w:szCs w:val="24"/>
        </w:rPr>
        <w:t>Ideação suicida.</w:t>
      </w:r>
    </w:p>
    <w:p w14:paraId="346285B0" w14:textId="77777777" w:rsidR="00604257" w:rsidRPr="00662943" w:rsidRDefault="00604257" w:rsidP="00604257">
      <w:pPr>
        <w:jc w:val="both"/>
        <w:rPr>
          <w:sz w:val="24"/>
          <w:szCs w:val="24"/>
        </w:rPr>
      </w:pPr>
      <w:r w:rsidRPr="00662943">
        <w:rPr>
          <w:sz w:val="24"/>
          <w:szCs w:val="24"/>
        </w:rPr>
        <w:t xml:space="preserve">        Estes sintomas deverão manter-se, no mínimo, durante duas semanas para ser considerado o diagnóstico.</w:t>
      </w:r>
    </w:p>
    <w:p w14:paraId="42AF76B2" w14:textId="77777777" w:rsidR="00604257" w:rsidRPr="00662943" w:rsidRDefault="00604257" w:rsidP="00604257">
      <w:pPr>
        <w:jc w:val="both"/>
        <w:rPr>
          <w:sz w:val="24"/>
          <w:szCs w:val="24"/>
        </w:rPr>
      </w:pPr>
    </w:p>
    <w:p w14:paraId="6069689F" w14:textId="77777777" w:rsidR="00604257" w:rsidRPr="00662943" w:rsidRDefault="00604257" w:rsidP="00604257">
      <w:pPr>
        <w:keepNext/>
        <w:keepLines/>
        <w:numPr>
          <w:ilvl w:val="1"/>
          <w:numId w:val="2"/>
        </w:numPr>
        <w:spacing w:before="40" w:after="0"/>
        <w:outlineLvl w:val="1"/>
        <w:rPr>
          <w:rFonts w:eastAsiaTheme="majorEastAsia" w:cstheme="minorHAnsi"/>
          <w:sz w:val="28"/>
          <w:szCs w:val="28"/>
        </w:rPr>
      </w:pPr>
      <w:bookmarkStart w:id="5" w:name="_Toc125633738"/>
      <w:r>
        <w:rPr>
          <w:rFonts w:eastAsiaTheme="majorEastAsia" w:cstheme="minorHAnsi"/>
          <w:sz w:val="28"/>
          <w:szCs w:val="28"/>
        </w:rPr>
        <w:t>Discussão</w:t>
      </w:r>
      <w:bookmarkEnd w:id="5"/>
    </w:p>
    <w:p w14:paraId="46DF936C" w14:textId="77777777" w:rsidR="00604257" w:rsidRDefault="00604257" w:rsidP="00604257">
      <w:pPr>
        <w:jc w:val="both"/>
        <w:rPr>
          <w:sz w:val="24"/>
          <w:szCs w:val="24"/>
        </w:rPr>
      </w:pPr>
      <w:r>
        <w:rPr>
          <w:sz w:val="24"/>
          <w:szCs w:val="24"/>
        </w:rPr>
        <w:t xml:space="preserve">        </w:t>
      </w:r>
    </w:p>
    <w:p w14:paraId="0A277326" w14:textId="77777777" w:rsidR="00604257" w:rsidRDefault="00604257" w:rsidP="00604257">
      <w:pPr>
        <w:jc w:val="both"/>
        <w:rPr>
          <w:sz w:val="24"/>
          <w:szCs w:val="24"/>
        </w:rPr>
      </w:pPr>
      <w:r>
        <w:rPr>
          <w:sz w:val="24"/>
          <w:szCs w:val="24"/>
        </w:rPr>
        <w:t xml:space="preserve">        Esta secção que agora termina teve como objetivo, na sua maioria, na enunciação dos principais sintomas associados à depressão, permitindo desta forma pensar numa possível designação do protagonista a vir a ser desenvolvido – sendo um indivíduo com depressão, a existência de uma sintomatologia semelhante à real experienciada por quem sofre desta patologia, não só lhe dará mais credibilidade e realismo, como, mais uma vez, lhe confere uma maior profundidade, visto estes sintomas terem de estar presentes na sua história e vivência quotidiana, apresentada ao longo da narrativa do jogo.</w:t>
      </w:r>
    </w:p>
    <w:p w14:paraId="26793546" w14:textId="77777777" w:rsidR="00604257" w:rsidRPr="00662943" w:rsidRDefault="00604257" w:rsidP="00604257">
      <w:pPr>
        <w:jc w:val="both"/>
        <w:rPr>
          <w:sz w:val="24"/>
          <w:szCs w:val="24"/>
        </w:rPr>
      </w:pPr>
      <w:r>
        <w:rPr>
          <w:sz w:val="24"/>
          <w:szCs w:val="24"/>
        </w:rPr>
        <w:t xml:space="preserve">        Também relativo ao tópico da depressão, a intenção era de elaborar com maior detalhe a sua componente neurobiológica, particularmente o ciclo do </w:t>
      </w:r>
      <w:r>
        <w:rPr>
          <w:i/>
          <w:iCs/>
          <w:sz w:val="24"/>
          <w:szCs w:val="24"/>
        </w:rPr>
        <w:t>stress</w:t>
      </w:r>
      <w:r>
        <w:rPr>
          <w:sz w:val="24"/>
          <w:szCs w:val="24"/>
        </w:rPr>
        <w:t xml:space="preserve"> que, em última análise, é um dos precursores no surgimento da depressão, e no eixo hipotálamo-pituitária-adrenal que, de igual forma, se revela uma grande ferramenta de conhecimento para conhecer a componente biológica desta perturbação mental. Numa próxima iteração, a intenção é acrescentar esses dois tópicos à secção aqui presente, com o intuito de explicar ao leitor como funciona a depressão, sem detalhes muito acentuados, ao nível neurobiológico, para além de poder contribuir para o desenvolvimento de planos de mecânicas de jogo – que, nesta fase, ainda não se encontram definidas, mas uma ideia já pensada seria considerar alguma mecânica que ocorra dentro do cérebro do protagonista que, para ter algum fundamento científico, precisa de vir de encontro ao que ocorre na realidade.</w:t>
      </w:r>
    </w:p>
    <w:p w14:paraId="35E837F9" w14:textId="7C88D69A" w:rsidR="00604257" w:rsidRPr="00F46F99" w:rsidRDefault="00604257"/>
    <w:sectPr w:rsidR="00604257" w:rsidRPr="00F46F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BF1285" w14:textId="77777777" w:rsidR="005F51E1" w:rsidRDefault="005F51E1" w:rsidP="00201762">
      <w:pPr>
        <w:spacing w:after="0" w:line="240" w:lineRule="auto"/>
      </w:pPr>
      <w:r>
        <w:separator/>
      </w:r>
    </w:p>
  </w:endnote>
  <w:endnote w:type="continuationSeparator" w:id="0">
    <w:p w14:paraId="243EBD8D" w14:textId="77777777" w:rsidR="005F51E1" w:rsidRDefault="005F51E1"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629E7" w14:textId="77777777" w:rsidR="005F51E1" w:rsidRDefault="005F51E1" w:rsidP="00201762">
      <w:pPr>
        <w:spacing w:after="0" w:line="240" w:lineRule="auto"/>
      </w:pPr>
      <w:r>
        <w:separator/>
      </w:r>
    </w:p>
  </w:footnote>
  <w:footnote w:type="continuationSeparator" w:id="0">
    <w:p w14:paraId="4B781730" w14:textId="77777777" w:rsidR="005F51E1" w:rsidRDefault="005F51E1"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BB54BE"/>
    <w:multiLevelType w:val="hybridMultilevel"/>
    <w:tmpl w:val="B8BA3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866AB7"/>
    <w:multiLevelType w:val="hybridMultilevel"/>
    <w:tmpl w:val="2FBA3E8C"/>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48581256">
    <w:abstractNumId w:val="0"/>
  </w:num>
  <w:num w:numId="2" w16cid:durableId="141119686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1E5AAD"/>
    <w:rsid w:val="00201762"/>
    <w:rsid w:val="00245C25"/>
    <w:rsid w:val="00260607"/>
    <w:rsid w:val="002E6E1C"/>
    <w:rsid w:val="002F31BE"/>
    <w:rsid w:val="003377C7"/>
    <w:rsid w:val="003E4B4E"/>
    <w:rsid w:val="00517957"/>
    <w:rsid w:val="005F51E1"/>
    <w:rsid w:val="00604257"/>
    <w:rsid w:val="00616919"/>
    <w:rsid w:val="006B6931"/>
    <w:rsid w:val="00724C95"/>
    <w:rsid w:val="007D2862"/>
    <w:rsid w:val="007E0A64"/>
    <w:rsid w:val="008E17AB"/>
    <w:rsid w:val="009B0524"/>
    <w:rsid w:val="009D198F"/>
    <w:rsid w:val="00A256F0"/>
    <w:rsid w:val="00A57BFD"/>
    <w:rsid w:val="00AB768F"/>
    <w:rsid w:val="00B254A5"/>
    <w:rsid w:val="00B933BE"/>
    <w:rsid w:val="00BA1C85"/>
    <w:rsid w:val="00C075EA"/>
    <w:rsid w:val="00C53728"/>
    <w:rsid w:val="00D3705F"/>
    <w:rsid w:val="00D8543C"/>
    <w:rsid w:val="00F34D68"/>
    <w:rsid w:val="00F46F99"/>
    <w:rsid w:val="00F60A81"/>
    <w:rsid w:val="00FE26DA"/>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 w:type="paragraph" w:styleId="ListParagraph">
    <w:name w:val="List Paragraph"/>
    <w:basedOn w:val="Normal"/>
    <w:uiPriority w:val="34"/>
    <w:qFormat/>
    <w:rsid w:val="006042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72C532883FD498583D37EB9F9A59106"/>
        <w:category>
          <w:name w:val="General"/>
          <w:gallery w:val="placeholder"/>
        </w:category>
        <w:types>
          <w:type w:val="bbPlcHdr"/>
        </w:types>
        <w:behaviors>
          <w:behavior w:val="content"/>
        </w:behaviors>
        <w:guid w:val="{795A7249-43E0-4020-BACB-971B8D33A849}"/>
      </w:docPartPr>
      <w:docPartBody>
        <w:p w:rsidR="00000000" w:rsidRDefault="00C441E3" w:rsidP="00C441E3">
          <w:pPr>
            <w:pStyle w:val="B72C532883FD498583D37EB9F9A59106"/>
          </w:pPr>
          <w:r w:rsidRPr="00A4795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roadway">
    <w:panose1 w:val="04040905080B02020502"/>
    <w:charset w:val="00"/>
    <w:family w:val="decorative"/>
    <w:pitch w:val="variable"/>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1E3"/>
    <w:rsid w:val="00324565"/>
    <w:rsid w:val="00C441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441E3"/>
    <w:rPr>
      <w:color w:val="808080"/>
    </w:rPr>
  </w:style>
  <w:style w:type="paragraph" w:customStyle="1" w:styleId="B72C532883FD498583D37EB9F9A59106">
    <w:name w:val="B72C532883FD498583D37EB9F9A59106"/>
    <w:rsid w:val="00C441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5</Pages>
  <Words>5693</Words>
  <Characters>3245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34</cp:revision>
  <dcterms:created xsi:type="dcterms:W3CDTF">2023-10-01T16:58:00Z</dcterms:created>
  <dcterms:modified xsi:type="dcterms:W3CDTF">2023-10-02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